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602F" w:rsidRDefault="0033602F" w:rsidP="0033602F">
      <w:pPr>
        <w:pStyle w:val="Heading1"/>
      </w:pPr>
      <w:bookmarkStart w:id="0" w:name="_Toc103249851"/>
      <w:bookmarkStart w:id="1" w:name="_Toc103250100"/>
      <w:bookmarkStart w:id="2" w:name="_Toc103297083"/>
      <w:bookmarkStart w:id="3" w:name="_Toc104837889"/>
      <w:bookmarkStart w:id="4" w:name="_Toc105102832"/>
      <w:bookmarkStart w:id="5" w:name="_Toc105140478"/>
      <w:bookmarkStart w:id="6" w:name="_Toc111444168"/>
      <w:bookmarkStart w:id="7" w:name="_GoBack"/>
      <w:bookmarkEnd w:id="7"/>
      <w:r>
        <w:t>DAFTAR PUSTAKA</w:t>
      </w:r>
      <w:bookmarkEnd w:id="0"/>
      <w:bookmarkEnd w:id="1"/>
      <w:bookmarkEnd w:id="2"/>
      <w:bookmarkEnd w:id="3"/>
      <w:bookmarkEnd w:id="4"/>
      <w:bookmarkEnd w:id="5"/>
      <w:bookmarkEnd w:id="6"/>
    </w:p>
    <w:sdt>
      <w:sdtPr>
        <w:rPr>
          <w:rFonts w:asciiTheme="minorHAnsi" w:eastAsiaTheme="minorHAnsi" w:hAnsiTheme="minorHAnsi" w:cstheme="minorBidi"/>
          <w:b w:val="0"/>
          <w:bCs w:val="0"/>
          <w:sz w:val="22"/>
          <w:szCs w:val="22"/>
          <w:lang w:eastAsia="en-US"/>
        </w:rPr>
        <w:id w:val="-2070416110"/>
        <w:docPartObj>
          <w:docPartGallery w:val="Bibliographies"/>
          <w:docPartUnique/>
        </w:docPartObj>
      </w:sdtPr>
      <w:sdtEndPr/>
      <w:sdtContent>
        <w:p w:rsidR="0033602F" w:rsidRDefault="0033602F" w:rsidP="0033602F">
          <w:pPr>
            <w:pStyle w:val="Heading1"/>
          </w:pPr>
        </w:p>
        <w:sdt>
          <w:sdtPr>
            <w:id w:val="111145805"/>
            <w:bibliography/>
          </w:sdtPr>
          <w:sdtEndPr/>
          <w:sdtContent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1708CB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D27BD4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dhiatmika, M. W., Agustini, K., &amp; Sindu, I. G. (2017). Pengaruh Model Pembelajaran Kooperatif Tipe Snowball Throwing Terhadap Hasil Belajar Siswa Pada Mata Pelajaran Tik Kelas Viii Smp Negeri 5 Tejakula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Karmapati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15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lamuddin, A., &amp; Munawaroh, M. (2014). Pengaruh Penerapan Model Pembelajaran Snowball Throwing Terhadap Hasil Belajar Matematika Siswa Dengan Pokok Bahasan Relasi Dan Fungsi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Eduma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64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ndriani, Mushafanah, Q., &amp; Wardhana, M. Y. (2019). Keefektifan Media Roda Jelajah Indonesia Terhadap Hasil Belajar Materi Tematik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International Journal Of Elementary Education.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95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rifah, U., &amp; Saefudin, A. A. (2017). Menumbuhkambangkan Kemampuan Pemahaman Konsep Matematika Dengan Menggunakan Model Pembelajaran Guided Discovery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Pendidikan Matematika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63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Dr. Indra Jaya, M. (2019)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nerapan Statistik Untuk Penelitian Pendidikan.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Jakarta: Prenadamedia Group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Izzatunnisa, N. N. (2019)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ngembangan Roda Angka Sebagai Media Pembelajaran.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Lampung: Universitas Islam Negeri Raden Intan Lampung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Lestari, W. I., Mawaddah, U., &amp; Kareviati, E. (2019). The Influence Of Discovery Learning And Snowball Throwing Method In Improving Writing Skills Of High School Students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rofessional Journal Of English Education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334-335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arbun, O., Rohaeti, E. E., &amp; Maya, R. (2021). Mathematical Understanding Ability And Selfregulated Learning Of Elementary School Students Using Snowball Throwing Approach 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 xml:space="preserve">Journal Of Innovative Mathematics Learning 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23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etyowati, D., &amp; Widana, I. W. (2016). Pengaruh Minat, Kepercayaan Diri, Dan Kreativitas Belajar Terhadap Hasil Belajar Matematika 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Emasains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68.</w:t>
              </w:r>
            </w:p>
            <w:p w:rsidR="0033602F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lastRenderedPageBreak/>
                <w:t xml:space="preserve">Siagian, M. D. (2016). Kemampuan Koneksi Matematik Dalam Pemlbelajaran Matematika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Mes (Journal Of Mathematics Education And Science)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60.</w:t>
              </w:r>
            </w:p>
            <w:p w:rsidR="0033602F" w:rsidRPr="001708CB" w:rsidRDefault="0033602F" w:rsidP="0033602F">
              <w:pPr>
                <w:widowControl w:val="0"/>
                <w:autoSpaceDE w:val="0"/>
                <w:autoSpaceDN w:val="0"/>
                <w:adjustRightInd w:val="0"/>
                <w:spacing w:line="360" w:lineRule="auto"/>
                <w:ind w:left="480" w:hanging="480"/>
                <w:jc w:val="both"/>
                <w:rPr>
                  <w:rFonts w:ascii="Times New Roman" w:hAnsi="Times New Roman" w:cs="Times New Roman"/>
                  <w:noProof/>
                  <w:sz w:val="24"/>
                </w:rPr>
              </w:pPr>
              <w:r>
                <w:rPr>
                  <w:rFonts w:cs="Times New Roman"/>
                  <w:szCs w:val="24"/>
                </w:rPr>
                <w:fldChar w:fldCharType="begin" w:fldLock="1"/>
              </w:r>
              <w:r>
                <w:rPr>
                  <w:rFonts w:cs="Times New Roman"/>
                  <w:szCs w:val="24"/>
                </w:rPr>
                <w:instrText xml:space="preserve">ADDIN Mendeley Bibliography CSL_BIBLIOGRAPHY </w:instrText>
              </w:r>
              <w:r>
                <w:rPr>
                  <w:rFonts w:cs="Times New Roman"/>
                  <w:szCs w:val="24"/>
                </w:rPr>
                <w:fldChar w:fldCharType="separate"/>
              </w:r>
              <w:r w:rsidRPr="001708CB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imidi. (2015). </w:t>
              </w:r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</w:t>
              </w:r>
              <w:r w:rsidRPr="001708CB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engaruh penggunaan Strategi Pembelajaran Student Team Heroik Leadership terhadap kreativitas belajar pada siswa. </w:t>
              </w:r>
              <w:r w:rsidRPr="001708CB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EduTech</w:t>
              </w:r>
              <w:r w:rsidRPr="001708CB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, </w:t>
              </w:r>
              <w:r w:rsidRPr="001708CB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1</w:t>
              </w:r>
              <w:r w:rsidRPr="001708CB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(1), 42691.</w:t>
              </w:r>
            </w:p>
            <w:p w:rsidR="0033602F" w:rsidRPr="00D27BD4" w:rsidRDefault="0033602F" w:rsidP="0033602F">
              <w:pPr>
                <w:spacing w:line="360" w:lineRule="auto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>
                <w:rPr>
                  <w:rFonts w:cs="Times New Roman"/>
                  <w:szCs w:val="24"/>
                </w:rPr>
                <w:fldChar w:fldCharType="end"/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olichah, M., Akhwani, Hartatik, S., &amp; Ghufron, S. (2021, Juli). Pemanfaatan Media Roda Putar Dalam Pembelajaran Di Sekolah Dasar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Wahana Sekolah Dasar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81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ugiyono, P. D. (2017)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Statistika Untuk Penelitian.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Bandung: Alfabeta, Cv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Umn, A. W. (2022)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doman Peulisan Skripsi Mahasiswa.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Medan: Umn Al Washliyah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Wahyuddin. (2016). Analisis Kemampuan Menyelesaikan Soal Cerita Matematika Ditinjau Dari Kemampuan Verbal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Tadris Matematika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, 151.</w:t>
              </w:r>
            </w:p>
            <w:p w:rsidR="0033602F" w:rsidRPr="00D27BD4" w:rsidRDefault="0033602F" w:rsidP="0033602F">
              <w:pPr>
                <w:pStyle w:val="Bibliography"/>
                <w:spacing w:line="360" w:lineRule="auto"/>
                <w:ind w:left="720" w:hanging="720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  <w:lang w:val="en-ID"/>
                </w:rPr>
              </w:pP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  <w:lang w:val="en-ID"/>
                </w:rPr>
                <w:t xml:space="preserve">Yusuf, I., &amp; Dkk. (2017). Penerapan Model Pembelajaran Kooperatif Tipe Snowball Throwing Terhadap Hasil Belajar Peserta Didik. </w:t>
              </w:r>
              <w:r w:rsidRPr="00D27BD4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  <w:lang w:val="en-ID"/>
                </w:rPr>
                <w:t>Jurnal Curricula</w:t>
              </w:r>
              <w:r w:rsidRPr="00D27BD4">
                <w:rPr>
                  <w:rFonts w:ascii="Times New Roman" w:hAnsi="Times New Roman" w:cs="Times New Roman"/>
                  <w:noProof/>
                  <w:sz w:val="24"/>
                  <w:szCs w:val="24"/>
                  <w:lang w:val="en-ID"/>
                </w:rPr>
                <w:t>, 49.</w:t>
              </w:r>
            </w:p>
            <w:p w:rsidR="0033602F" w:rsidRDefault="0033602F" w:rsidP="0033602F">
              <w:pPr>
                <w:spacing w:line="360" w:lineRule="auto"/>
                <w:jc w:val="both"/>
              </w:pPr>
              <w:r w:rsidRPr="00D27BD4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:rsidR="0053338C" w:rsidRDefault="0053338C" w:rsidP="0033602F"/>
    <w:sectPr w:rsidR="0053338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602F"/>
    <w:rsid w:val="000420FC"/>
    <w:rsid w:val="000C21A2"/>
    <w:rsid w:val="0033602F"/>
    <w:rsid w:val="0042578C"/>
    <w:rsid w:val="0053338C"/>
    <w:rsid w:val="007975DC"/>
    <w:rsid w:val="0080798A"/>
    <w:rsid w:val="00A759B4"/>
    <w:rsid w:val="00AB1AEB"/>
    <w:rsid w:val="00C350FF"/>
    <w:rsid w:val="00C41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ind w:firstLine="68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602F"/>
    <w:pPr>
      <w:spacing w:after="200" w:line="276" w:lineRule="auto"/>
      <w:ind w:firstLine="0"/>
      <w:jc w:val="left"/>
    </w:pPr>
  </w:style>
  <w:style w:type="paragraph" w:styleId="Heading1">
    <w:name w:val="heading 1"/>
    <w:basedOn w:val="Normal"/>
    <w:next w:val="Normal"/>
    <w:link w:val="Heading1Char"/>
    <w:uiPriority w:val="9"/>
    <w:qFormat/>
    <w:rsid w:val="0033602F"/>
    <w:pPr>
      <w:keepNext/>
      <w:keepLines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602F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33602F"/>
  </w:style>
  <w:style w:type="paragraph" w:styleId="BalloonText">
    <w:name w:val="Balloon Text"/>
    <w:basedOn w:val="Normal"/>
    <w:link w:val="BalloonTextChar"/>
    <w:uiPriority w:val="99"/>
    <w:semiHidden/>
    <w:unhideWhenUsed/>
    <w:rsid w:val="003360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02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ind w:firstLine="68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602F"/>
    <w:pPr>
      <w:spacing w:after="200" w:line="276" w:lineRule="auto"/>
      <w:ind w:firstLine="0"/>
      <w:jc w:val="left"/>
    </w:pPr>
  </w:style>
  <w:style w:type="paragraph" w:styleId="Heading1">
    <w:name w:val="heading 1"/>
    <w:basedOn w:val="Normal"/>
    <w:next w:val="Normal"/>
    <w:link w:val="Heading1Char"/>
    <w:uiPriority w:val="9"/>
    <w:qFormat/>
    <w:rsid w:val="0033602F"/>
    <w:pPr>
      <w:keepNext/>
      <w:keepLines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602F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Bibliography">
    <w:name w:val="Bibliography"/>
    <w:basedOn w:val="Normal"/>
    <w:next w:val="Normal"/>
    <w:uiPriority w:val="37"/>
    <w:unhideWhenUsed/>
    <w:rsid w:val="0033602F"/>
  </w:style>
  <w:style w:type="paragraph" w:styleId="BalloonText">
    <w:name w:val="Balloon Text"/>
    <w:basedOn w:val="Normal"/>
    <w:link w:val="BalloonTextChar"/>
    <w:uiPriority w:val="99"/>
    <w:semiHidden/>
    <w:unhideWhenUsed/>
    <w:rsid w:val="003360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02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UMN22</b:Tag>
    <b:SourceType>Book</b:SourceType>
    <b:Guid>{E89F08BB-9009-4FC6-B679-E17A1C3EA98E}</b:Guid>
    <b:Author>
      <b:Author>
        <b:NameList>
          <b:Person>
            <b:Last>UMN</b:Last>
            <b:First>Al</b:First>
            <b:Middle>Washliyah</b:Middle>
          </b:Person>
        </b:NameList>
      </b:Author>
    </b:Author>
    <b:Title>Pedoman Peulisan Skripsi Mahasiswa</b:Title>
    <b:Year>2022</b:Year>
    <b:City>Medan</b:City>
    <b:Publisher>UMN Al Washliyah</b:Publisher>
    <b:RefOrder>3</b:RefOrder>
  </b:Source>
  <b:Source>
    <b:Tag>Mum14</b:Tag>
    <b:SourceType>JournalArticle</b:SourceType>
    <b:Guid>{6AE6E4DE-F7CC-40A3-AFBE-0E5213FCC098}</b:Guid>
    <b:Title>Pengaruh Penerapan Model Pembelajaran Snowball Throwing Terhadap Hasil Belajar Matematika Siswa Dengan Pokok Bahasan Relasi Dan Fungsi</b:Title>
    <b:Year>2014</b:Year>
    <b:Author>
      <b:Author>
        <b:NameList>
          <b:Person>
            <b:Last>Alamuddin</b:Last>
            <b:First>Ali</b:First>
          </b:Person>
          <b:Person>
            <b:Last>Munawaroh</b:Last>
            <b:First>Mumun</b:First>
          </b:Person>
        </b:NameList>
      </b:Author>
    </b:Author>
    <b:JournalName>EduMa</b:JournalName>
    <b:Pages>164</b:Pages>
    <b:RefOrder>1</b:RefOrder>
  </b:Source>
  <b:Source>
    <b:Tag>Tri17</b:Tag>
    <b:SourceType>JournalArticle</b:SourceType>
    <b:Guid>{DA4C000A-5F28-49C8-B5F6-FD665E67C122}</b:Guid>
    <b:LCID>en-ID</b:LCID>
    <b:Author>
      <b:Author>
        <b:NameList>
          <b:Person>
            <b:Last>Yusuf</b:Last>
            <b:First>Irfan</b:First>
          </b:Person>
          <b:Person>
            <b:Last>Dkk</b:Last>
          </b:Person>
        </b:NameList>
      </b:Author>
    </b:Author>
    <b:Title>PENERAPAN MODEL PEMBELAJARAN KOOPERATIF TIPE SNOWBALL THROWING TERHADAP HASIL BELAJAR PESERTA DIDIK</b:Title>
    <b:JournalName>Jurnal Curricula</b:JournalName>
    <b:Year>2017</b:Year>
    <b:Pages>49</b:Pages>
    <b:RefOrder>2</b:RefOrder>
  </b:Source>
  <b:Source>
    <b:Tag>Adh17</b:Tag>
    <b:SourceType>JournalArticle</b:SourceType>
    <b:Guid>{EB59DA03-E118-44E2-8CDB-C0C20E2A4A56}</b:Guid>
    <b:Title>Pengaruh Model Pembelajaran Kooperatif Tipe Snowball Throwing Terhadap Hasil Belajar Siswa Pada Mata Pelajaran TIK Kelas VIII SMP Negeri 5 Tejakula</b:Title>
    <b:JournalName>KARMAPATI</b:JournalName>
    <b:Year>2017</b:Year>
    <b:Pages>215</b:Pages>
    <b:Author>
      <b:Author>
        <b:NameList>
          <b:Person>
            <b:Last>Adhiatmika</b:Last>
            <b:First>Made</b:First>
            <b:Middle>Wihendra</b:Middle>
          </b:Person>
          <b:Person>
            <b:Last>Agustini</b:Last>
            <b:First>Ketut</b:First>
          </b:Person>
          <b:Person>
            <b:Last>Sindu</b:Last>
            <b:First>I</b:First>
            <b:Middle>Gede Partha</b:Middle>
          </b:Person>
        </b:NameList>
      </b:Author>
    </b:Author>
    <b:PeriodicalTitle>KARMAPATI</b:PeriodicalTitle>
    <b:RefOrder>10</b:RefOrder>
  </b:Source>
  <b:Source>
    <b:Tag>Win19</b:Tag>
    <b:SourceType>JournalArticle</b:SourceType>
    <b:Guid>{FEBF20FD-DB07-493C-B07C-7B254FE43865}</b:Guid>
    <b:Author>
      <b:Author>
        <b:NameList>
          <b:Person>
            <b:Last>Lestari</b:Last>
            <b:First>Winda</b:First>
            <b:Middle>Intan</b:Middle>
          </b:Person>
          <b:Person>
            <b:Last>Mawaddah</b:Last>
            <b:First>Ulfah</b:First>
          </b:Person>
          <b:Person>
            <b:Last>Kareviati</b:Last>
            <b:First>Evie</b:First>
          </b:Person>
        </b:NameList>
      </b:Author>
    </b:Author>
    <b:Title>THE INFLUENCE OF DISCOVERY LEARNING AND SNOWBALL THROWING METHOD IN IMPROVING WRITING SKILLS OF HIGH SCHOOL STUDENTS</b:Title>
    <b:JournalName>PROFESSIONAL JOURNAL OF ENGLISH EDUCATION</b:JournalName>
    <b:Year>2019</b:Year>
    <b:Pages>334-335</b:Pages>
    <b:RefOrder>4</b:RefOrder>
  </b:Source>
  <b:Source>
    <b:Tag>Muh16</b:Tag>
    <b:SourceType>JournalArticle</b:SourceType>
    <b:Guid>{B101B12A-4D25-4355-B5CC-3F695A387F93}</b:Guid>
    <b:Author>
      <b:Author>
        <b:NameList>
          <b:Person>
            <b:Last>Siagian</b:Last>
            <b:First>Muhammad</b:First>
            <b:Middle>Daut</b:Middle>
          </b:Person>
        </b:NameList>
      </b:Author>
    </b:Author>
    <b:Title>KEMAMPUAN KONEKSI MATEMATIK DALAM PEMLBELAJARAN MATEMATIKA</b:Title>
    <b:JournalName>MES (Journal of Mathematics Education and Science)</b:JournalName>
    <b:Year>2016</b:Year>
    <b:Pages>60</b:Pages>
    <b:RefOrder>11</b:RefOrder>
  </b:Source>
  <b:Source>
    <b:Tag>Tim16</b:Tag>
    <b:SourceType>Book</b:SourceType>
    <b:Guid>{E14F34FE-F6D4-44B2-BD3C-5818993ABBF6}</b:Guid>
    <b:Title>Pendidikan dan Pelatihan Teknis Kegiatan Belajar Mengajar Bagi Pamong Belajar</b:Title>
    <b:Year>2016</b:Year>
    <b:Author>
      <b:Author>
        <b:NameList>
          <b:Person>
            <b:Last>Pegawai</b:Last>
            <b:First>Tim</b:First>
            <b:Middle>Pusdiklat</b:Middle>
          </b:Person>
        </b:NameList>
      </b:Author>
    </b:Author>
    <b:City>Depok</b:City>
    <b:Publisher>Pusdiklat Pegawai Kemendikbud</b:Publisher>
    <b:RefOrder>12</b:RefOrder>
  </b:Source>
  <b:Source>
    <b:Tag>Nis19</b:Tag>
    <b:SourceType>Report</b:SourceType>
    <b:Guid>{237644D0-4C0A-4BCA-A239-C54044B0A3D7}</b:Guid>
    <b:Title>PENGEMBANGAN RODA ANGKA SEBAGAI MEDIA PEMBELAJARAN</b:Title>
    <b:Year>2019</b:Year>
    <b:City>Lampung</b:City>
    <b:Publisher>UNIVERSITAS ISLAM NEGERI RADEN INTAN LAMPUNG</b:Publisher>
    <b:Author>
      <b:Author>
        <b:NameList>
          <b:Person>
            <b:Last>Izzatunnisa</b:Last>
            <b:First>Nisrina</b:First>
            <b:Middle>Najla</b:Middle>
          </b:Person>
        </b:NameList>
      </b:Author>
    </b:Author>
    <b:RefOrder>13</b:RefOrder>
  </b:Source>
  <b:Source>
    <b:Tag>Wah16</b:Tag>
    <b:SourceType>JournalArticle</b:SourceType>
    <b:Guid>{5F76D4A3-ECEA-4C7B-A952-7CA102F4A854}</b:Guid>
    <b:Title>Analisis kemampuan menyelesaikan soal cerita matematika ditinjau dari kemampuan verbal</b:Title>
    <b:Year>2016</b:Year>
    <b:Author>
      <b:Author>
        <b:NameList>
          <b:Person>
            <b:Last>Wahyuddin</b:Last>
          </b:Person>
        </b:NameList>
      </b:Author>
    </b:Author>
    <b:JournalName>Jurnal Tadris Matematika</b:JournalName>
    <b:Pages>151</b:Pages>
    <b:RefOrder>5</b:RefOrder>
  </b:Source>
  <b:Source>
    <b:Tag>DrI19</b:Tag>
    <b:SourceType>Book</b:SourceType>
    <b:Guid>{4E488C0B-4C7A-41F6-9C02-E0E10D347E63}</b:Guid>
    <b:Author>
      <b:Author>
        <b:NameList>
          <b:Person>
            <b:Last>Dr. Indra Jaya</b:Last>
            <b:First>M.Pd.</b:First>
          </b:Person>
        </b:NameList>
      </b:Author>
    </b:Author>
    <b:Title>Penerapan Statistik Untuk Penelitian Pendidikan</b:Title>
    <b:Year>2019</b:Year>
    <b:City>Jakarta</b:City>
    <b:Publisher>PRENADAMEDIA GROUP</b:Publisher>
    <b:RefOrder>8</b:RefOrder>
  </b:Source>
  <b:Source>
    <b:Tag>Pro15</b:Tag>
    <b:SourceType>Book</b:SourceType>
    <b:Guid>{ED9058D4-04B3-4A78-A70D-EA130E975B17}</b:Guid>
    <b:Title>Statistika Untuk Penelitian</b:Title>
    <b:Year>2017</b:Year>
    <b:Author>
      <b:Author>
        <b:NameList>
          <b:Person>
            <b:Last>Sugiyono</b:Last>
            <b:First>Prof.</b:First>
            <b:Middle>Dr.</b:Middle>
          </b:Person>
        </b:NameList>
      </b:Author>
    </b:Author>
    <b:City>Bandung</b:City>
    <b:Publisher>ALFABETA, CV.</b:Publisher>
    <b:RefOrder>9</b:RefOrder>
  </b:Source>
  <b:Source xmlns:b="http://schemas.openxmlformats.org/officeDocument/2006/bibliography">
    <b:Tag>Tim161</b:Tag>
    <b:SourceType>BookSection</b:SourceType>
    <b:Guid>{54884AFF-5063-4C61-9321-57A1F936C5D2}</b:Guid>
    <b:Title>Pendidikan dan Pelatihan Teknis Kegiatan Belajar Mengajar Bagi Pamong Belajar Modul 01. Identifikasi Kebutuhan Belajar</b:Title>
    <b:Year>2016</b:Year>
    <b:City>Depok</b:City>
    <b:Publisher>Pusdiklat Pegawai Kemendikbud</b:Publisher>
    <b:Author>
      <b:Author>
        <b:NameList>
          <b:Person>
            <b:Last>Pegawai</b:Last>
            <b:First>Tim</b:First>
            <b:Middle>Pusdiklat</b:Middle>
          </b:Person>
        </b:NameList>
      </b:Author>
      <b:BookAuthor>
        <b:NameList>
          <b:Person>
            <b:Last>PEMBELAJARAN</b:Last>
            <b:First>PEMANFAATAN</b:First>
            <b:Middle>MEDIA</b:Middle>
          </b:Person>
        </b:NameList>
      </b:BookAuthor>
    </b:Author>
    <b:BookTitle>Pendidikan dan Pelatihan Teknis Kegiatan Belajar Mengajar Bagi Pamong Belajar Modul 01. Identifikasi Kebutuhan Belajar</b:BookTitle>
    <b:Pages>2</b:Pages>
    <b:RefOrder>14</b:RefOrder>
  </b:Source>
  <b:Source>
    <b:Tag>Sol21</b:Tag>
    <b:SourceType>JournalArticle</b:SourceType>
    <b:Guid>{5092DE78-D15C-4B39-BD18-DC4798E4AB8F}</b:Guid>
    <b:Author>
      <b:Author>
        <b:NameList>
          <b:Person>
            <b:Last>Solichah</b:Last>
            <b:First>Mar’atus</b:First>
          </b:Person>
          <b:Person>
            <b:Last>Akhwani</b:Last>
          </b:Person>
          <b:Person>
            <b:Last>Hartatik</b:Last>
            <b:First>Sri</b:First>
          </b:Person>
          <b:Person>
            <b:Last>Ghufron</b:Last>
            <b:First>Syamsul</b:First>
          </b:Person>
        </b:NameList>
      </b:Author>
    </b:Author>
    <b:Title>PEMANFAATAN MEDIA RODA PUTAR DALAM PEMBELAJARAN DI SEKOLAH DASAR</b:Title>
    <b:PeriodicalTitle>Wahana Sekolah Dasar</b:PeriodicalTitle>
    <b:Year>2021</b:Year>
    <b:Month>Juli</b:Month>
    <b:Pages>81</b:Pages>
    <b:JournalName>Wahana Sekolah Dasar</b:JournalName>
    <b:RefOrder>7</b:RefOrder>
  </b:Source>
  <b:Source xmlns:b="http://schemas.openxmlformats.org/officeDocument/2006/bibliography">
    <b:Tag>Odo21</b:Tag>
    <b:SourceType>JournalArticle</b:SourceType>
    <b:Guid>{8A4C00B9-2FB2-4E53-9321-75DD2D1EAAAA}</b:Guid>
    <b:Title>MATHEMATICAL UNDERSTANDING ABILITY AND SELFREGULATED LEARNING OF ELEMENTARY SCHOOL STUDENTS USING SNOWBALL THROWING APPROACH </b:Title>
    <b:Year>2021</b:Year>
    <b:Author>
      <b:Author>
        <b:NameList>
          <b:Person>
            <b:Last>Marbun</b:Last>
            <b:First>Odorlina</b:First>
          </b:Person>
          <b:Person>
            <b:Last>Rohaeti</b:Last>
            <b:First>Euis</b:First>
            <b:Middle>Eti</b:Middle>
          </b:Person>
          <b:Person>
            <b:Last>Maya</b:Last>
            <b:First>Rippi</b:First>
          </b:Person>
        </b:NameList>
      </b:Author>
    </b:Author>
    <b:JournalName> JOURNAL OF INNOVATIVE MATHEMATICS LEARNING </b:JournalName>
    <b:Pages>23</b:Pages>
    <b:RefOrder>15</b:RefOrder>
  </b:Source>
  <b:Source>
    <b:Tag>Umm17</b:Tag>
    <b:SourceType>JournalArticle</b:SourceType>
    <b:Guid>{EF439F84-FE18-4338-8F1E-5AA343D441FE}</b:Guid>
    <b:Author>
      <b:Author>
        <b:NameList>
          <b:Person>
            <b:Last>Arifah</b:Last>
            <b:First>Ummi</b:First>
          </b:Person>
          <b:Person>
            <b:Last>Saefudin</b:Last>
            <b:First>Abdul</b:First>
            <b:Middle>Aziz</b:Middle>
          </b:Person>
        </b:NameList>
      </b:Author>
    </b:Author>
    <b:Title>MENUMBUHKAMBANGKAN KEMAMPUAN PEMAHAMAN KONSEP MATEMATIKA DENGAN MENGGUNAKAN MODEL PEMBELAJARAN  GUIDED DISCOVERY</b:Title>
    <b:JournalName>Jurnal Pendidikan Matematika</b:JournalName>
    <b:Year>2017</b:Year>
    <b:Pages>263</b:Pages>
    <b:RefOrder>16</b:RefOrder>
  </b:Source>
  <b:Source>
    <b:Tag>And19</b:Tag>
    <b:SourceType>JournalArticle</b:SourceType>
    <b:Guid>{D66301BF-F929-454F-85D4-62230089A4FC}</b:Guid>
    <b:Title>Keefektifan Media Roda Jelajah Indonesia terhadap Hasil Belajar Materi Tematik</b:Title>
    <b:Year>2019</b:Year>
    <b:Author>
      <b:Author>
        <b:NameList>
          <b:Person>
            <b:Last>Andriani</b:Last>
          </b:Person>
          <b:Person>
            <b:Last>Mushafanah</b:Last>
            <b:First>Qoriati</b:First>
          </b:Person>
          <b:Person>
            <b:Last>Wardhana</b:Last>
            <b:First>M.</b:First>
            <b:Middle>Yusuf Setia</b:Middle>
          </b:Person>
        </b:NameList>
      </b:Author>
    </b:Author>
    <b:JournalName>International Journal of Elementary Education.</b:JournalName>
    <b:Pages>195</b:Pages>
    <b:RefOrder>6</b:RefOrder>
  </b:Source>
  <b:Source>
    <b:Tag>Dev16</b:Tag>
    <b:SourceType>JournalArticle</b:SourceType>
    <b:Guid>{A926736E-8DD0-4DAD-AE45-3EA7FB68D646}</b:Guid>
    <b:Author>
      <b:Author>
        <b:NameList>
          <b:Person>
            <b:Last>Setyowati</b:Last>
            <b:First>Devi</b:First>
          </b:Person>
          <b:Person>
            <b:Last>Widana</b:Last>
            <b:First>I</b:First>
            <b:Middle>Wayan</b:Middle>
          </b:Person>
        </b:NameList>
      </b:Author>
    </b:Author>
    <b:Title>PENGARUH MINAT, KEPERCAYAAN DIRI, DAN KREATIVITAS BELAJAR TERHADAP HASIL BELAJAR MATEMATIKA </b:Title>
    <b:JournalName>EMASAINS</b:JournalName>
    <b:Year>2016</b:Year>
    <b:Pages>68</b:Pages>
    <b:RefOrder>17</b:RefOrder>
  </b:Source>
  <b:Source>
    <b:Tag>Sum21</b:Tag>
    <b:SourceType>JournalArticle</b:SourceType>
    <b:Guid>{43419ABF-D8C1-4514-A21F-83C44A44C581}</b:Guid>
    <b:Title>Pengaruh Model  Belajar Blended Learning Menggunakan Phet Simulation Terhadap Hasil Belajar Siswa Kelas VI Sekolah Dasar</b:Title>
    <b:Year>2021</b:Year>
    <b:Author>
      <b:Author>
        <b:NameList>
          <b:Person>
            <b:Last>Sumiyati</b:Last>
            <b:First>Ana</b:First>
            <b:Middle>Fitrotun Nisa, Muammar, Mariana Sri Rahayu, Yuli Astuti, Purwati</b:Middle>
          </b:Person>
        </b:NameList>
      </b:Author>
    </b:Author>
    <b:JournalName>Jurnal PGMI</b:JournalName>
    <b:Pages>66-75</b:Pages>
    <b:RefOrder>1</b:RefOrder>
  </b:Source>
  <b:Source>
    <b:Tag>Ain18</b:Tag>
    <b:SourceType>JournalArticle</b:SourceType>
    <b:Guid>{148D8E4D-C3CF-40CC-9CAD-AADD4EE72EF6}</b:Guid>
    <b:Author>
      <b:Author>
        <b:NameList>
          <b:Person>
            <b:Last>Nur</b:Last>
            <b:First>Ainun</b:First>
          </b:Person>
          <b:Person>
            <b:Last>Almukarramah</b:Last>
          </b:Person>
        </b:NameList>
      </b:Author>
    </b:Author>
    <b:Title>Kemampuan Pemecahan Masalah pada Materi Himpunan oleh Siswa SMP Negeri 1 Unggul Sukamakmur Kabupaten Aceh Besar</b:Title>
    <b:JournalName>Jurnal Peluang</b:JournalName>
    <b:Year>2018</b:Year>
    <b:Pages>2302 – 5158</b:Pages>
    <b:RefOrder>8</b:RefOrder>
  </b:Source>
  <b:Source>
    <b:Tag>AlW19</b:Tag>
    <b:SourceType>Book</b:SourceType>
    <b:Guid>{F6520E75-7664-4466-B53A-7A5E40EB95D5}</b:Guid>
    <b:Title>Pedoman Penulisan Skripsi Dan Tesis Mahasiswa</b:Title>
    <b:Year>2019</b:Year>
    <b:Publisher>UMN Al Washliyah</b:Publisher>
    <b:City>Medan</b:City>
    <b:Author>
      <b:Author>
        <b:NameList>
          <b:Person>
            <b:Last>UMN</b:Last>
            <b:First>Al</b:First>
            <b:Middle>Washliyah</b:Middle>
          </b:Person>
        </b:NameList>
      </b:Author>
    </b:Author>
    <b:RefOrder>10</b:RefOrder>
  </b:Source>
  <b:Source>
    <b:Tag>Pra19</b:Tag>
    <b:SourceType>InternetSite</b:SourceType>
    <b:Guid>{A5602A2B-365B-47FA-9287-9EBC1DB215AF}</b:Guid>
    <b:Title>Maxmanroe</b:Title>
    <b:Year>2019</b:Year>
    <b:Author>
      <b:Author>
        <b:NameList>
          <b:Person>
            <b:Last>Prawiro</b:Last>
            <b:First>M</b:First>
          </b:Person>
        </b:NameList>
      </b:Author>
    </b:Author>
    <b:InternetSiteTitle>Maxmanroe</b:InternetSiteTitle>
    <b:Month>Juni</b:Month>
    <b:Day>20</b:Day>
    <b:URL>https://www.maxmanroe.com/vid/manajemen/pengertian-indikator.html</b:URL>
    <b:RefOrder>11</b:RefOrder>
  </b:Source>
  <b:Source>
    <b:Tag>AlW22</b:Tag>
    <b:SourceType>Book</b:SourceType>
    <b:Guid>{3E9C8534-2186-4B1B-B060-7D177825C9DC}</b:Guid>
    <b:Title>Pedoman Penulisan Skripsi Mahasiswa</b:Title>
    <b:Year>2022</b:Year>
    <b:Publisher>UMN Al Washliyah</b:Publisher>
    <b:City>Medan</b:City>
    <b:Author>
      <b:Author>
        <b:NameList>
          <b:Person>
            <b:Last>UMN</b:Last>
            <b:First>Al</b:First>
            <b:Middle>Washliyah</b:Middle>
          </b:Person>
        </b:NameList>
      </b:Author>
    </b:Author>
    <b:RefOrder>12</b:RefOrder>
  </b:Source>
  <b:Source>
    <b:Tag>UMN221</b:Tag>
    <b:SourceType>Book</b:SourceType>
    <b:Guid>{AF73809F-8F92-4F52-90F9-5FAC0E51762D}</b:Guid>
    <b:Author>
      <b:Author>
        <b:NameList>
          <b:Person>
            <b:Last>UMN</b:Last>
            <b:First>Al</b:First>
            <b:Middle>Washliyah</b:Middle>
          </b:Person>
        </b:NameList>
      </b:Author>
    </b:Author>
    <b:Title>Pedoman Penulisan Skripsi Mahasiswa</b:Title>
    <b:Year>2022</b:Year>
    <b:City>Medan</b:City>
    <b:Publisher>UMN Al Washliyah Medan</b:Publisher>
    <b:RefOrder>13</b:RefOrder>
  </b:Source>
  <b:Source>
    <b:Tag>Mad21</b:Tag>
    <b:SourceType>Report</b:SourceType>
    <b:Guid>{F0470854-1B1A-4251-B00B-634742A4D9E0}</b:Guid>
    <b:Title>Pengaruh Model Problem Based Learning Terhadap Kemampuan Pemecahan Masalah Matematika Pada Kelas XI SMAS PPM Rahmatul Asri</b:Title>
    <b:Year>2021</b:Year>
    <b:Author>
      <b:Author>
        <b:NameList>
          <b:Person>
            <b:Last>Setiawan</b:Last>
            <b:First>Madya</b:First>
          </b:Person>
        </b:NameList>
      </b:Author>
    </b:Author>
    <b:Publisher>Universitas Muhammadiyah Makassar</b:Publisher>
    <b:City>Makassar</b:City>
    <b:RefOrder>9</b:RefOrder>
  </b:Source>
  <b:Source>
    <b:Tag>DrW18</b:Tag>
    <b:SourceType>Book</b:SourceType>
    <b:Guid>{98C692FC-1B09-4016-A3D5-2BBFD85C5DEB}</b:Guid>
    <b:Title>Pembelajaran Berbasis Blended Learning</b:Title>
    <b:Year>2018</b:Year>
    <b:Author>
      <b:Author>
        <b:NameList>
          <b:Person>
            <b:Last>D.Dwiyogo</b:Last>
            <b:First>Warsis</b:First>
          </b:Person>
        </b:NameList>
      </b:Author>
    </b:Author>
    <b:City>Depok</b:City>
    <b:Publisher>PT Raja Grafindo Persada</b:Publisher>
    <b:RefOrder>2</b:RefOrder>
  </b:Source>
  <b:Source>
    <b:Tag>Yan19</b:Tag>
    <b:SourceType>Report</b:SourceType>
    <b:Guid>{065B26C6-BE2B-4B61-B4E5-F0E139EF572C}</b:Guid>
    <b:Title>Pengaruh Model Pembelajaran Blanded Learning Menggunakan Edmodo Terhadap Kemampuan Pemecahan Masalah Matematis Peserta Didik Kelas VIII SMP Negeri 21 Bandar Lampung</b:Title>
    <b:Year>2019</b:Year>
    <b:Author>
      <b:Author>
        <b:NameList>
          <b:Person>
            <b:Last>Fifit</b:Last>
            <b:First>Yanti</b:First>
            <b:Middle>Novi</b:Middle>
          </b:Person>
        </b:NameList>
      </b:Author>
    </b:Author>
    <b:Publisher>Universitas Islam Negeri Raden Intan</b:Publisher>
    <b:City>Lampung</b:City>
    <b:RefOrder>15</b:RefOrder>
  </b:Source>
  <b:Source>
    <b:Tag>Yus20</b:Tag>
    <b:SourceType>Report</b:SourceType>
    <b:Guid>{9FE81C78-ACFF-4BB7-A70F-45294CA8EE6F}</b:Guid>
    <b:Title>Pengaruh Model Pembelajaran Blended Learning Menggunakan Google Clasroom Terhadap Kemampuan Pemecahan Masalah Matematis Siswa SMP</b:Title>
    <b:Year>2020</b:Year>
    <b:Author>
      <b:Author>
        <b:NameList>
          <b:Person>
            <b:Last>Kurniawan</b:Last>
            <b:First>Yusuf</b:First>
          </b:Person>
        </b:NameList>
      </b:Author>
    </b:Author>
    <b:Publisher>Universitas Islam Negeri Raden Intan</b:Publisher>
    <b:City>Lampung</b:City>
    <b:RefOrder>6</b:RefOrder>
  </b:Source>
  <b:Source>
    <b:Tag>Mun21</b:Tag>
    <b:SourceType>JournalArticle</b:SourceType>
    <b:Guid>{54B2F1FD-B67C-4135-888D-94318730F7BF}</b:Guid>
    <b:Author>
      <b:Author>
        <b:NameList>
          <b:Person>
            <b:Last>Muncarno</b:Last>
          </b:Person>
          <b:Person>
            <b:Last>Astuti</b:Last>
            <b:First>Nelly</b:First>
          </b:Person>
        </b:NameList>
      </b:Author>
    </b:Author>
    <b:Title>Pengaruh Model Pembelajaran Blended Learning Terhadap Kemampuan Berpikir Kritis Matematika Peserta Didik Sekolah Dasar</b:Title>
    <b:JournalName>Jurnal Program Studi Pendidikan Matematika</b:JournalName>
    <b:Year>2021</b:Year>
    <b:Pages>2784-2790</b:Pages>
    <b:RefOrder>3</b:RefOrder>
  </b:Source>
  <b:Source>
    <b:Tag>Sum211</b:Tag>
    <b:SourceType>JournalArticle</b:SourceType>
    <b:Guid>{E7A5B99B-042B-45A6-A984-81F7FEC70D57}</b:Guid>
    <b:Author>
      <b:Author>
        <b:NameList>
          <b:Person>
            <b:Last>Sumiyati</b:Last>
          </b:Person>
          <b:Person>
            <b:Last>Nisa</b:Last>
            <b:First>Ana</b:First>
            <b:Middle>Fitrotun</b:Middle>
          </b:Person>
          <b:Person>
            <b:Last>Muammar</b:Last>
          </b:Person>
          <b:Person>
            <b:Last>Rahayu</b:Last>
            <b:First>Mariana</b:First>
            <b:Middle>Sri</b:Middle>
          </b:Person>
          <b:Person>
            <b:Last>Astuti</b:Last>
            <b:First>Yuli</b:First>
          </b:Person>
          <b:Person>
            <b:Last>Purwati</b:Last>
          </b:Person>
        </b:NameList>
      </b:Author>
    </b:Author>
    <b:Title>Pengaruh Model Belajar Blended Learning menggunakan Phet Simulation Terhadap Hasil Belajar Siswa Kelas VI Sekolah Dasar</b:Title>
    <b:JournalName>Jurnal PGMI</b:JournalName>
    <b:Year>2021</b:Year>
    <b:Pages>66-75</b:Pages>
    <b:LCID>en-ID</b:LCID>
    <b:RefOrder>4</b:RefOrder>
  </b:Source>
  <b:Source>
    <b:Tag>Sit15</b:Tag>
    <b:SourceType>JournalArticle</b:SourceType>
    <b:Guid>{4050BEC0-5C53-460F-955D-41BDED98DA3F}</b:Guid>
    <b:Title>KEMAMPUAN PEMECAHAN MASALAH MATEMATIS SISWA PADA PEMBELAJARAN MATEMATIKA DENGAN MENGGUNAKAN MODEL PEMBELAJARAN GENERATIF (GENERATIVE LEARNING) DI SMP</b:Title>
    <b:Year>2015</b:Year>
    <b:Author>
      <b:Author>
        <b:NameList>
          <b:Person>
            <b:Last>Mawaddah</b:Last>
            <b:First>Siti</b:First>
          </b:Person>
          <b:Person>
            <b:Last>Anisah</b:Last>
            <b:First>Hana</b:First>
          </b:Person>
        </b:NameList>
      </b:Author>
    </b:Author>
    <b:JournalName>Jurnal Pendidikan Matematika</b:JournalName>
    <b:Pages>166-175</b:Pages>
    <b:RefOrder>14</b:RefOrder>
  </b:Source>
  <b:Source>
    <b:Tag>ROH20</b:Tag>
    <b:SourceType>Report</b:SourceType>
    <b:Guid>{0A4E9540-AFC5-475A-94AA-F8FCDC1314BF}</b:Guid>
    <b:Title>PENGARUH MODEL PEMBELAJARAN BLENDED LEARNING TERHADAP KEMAMPUAN PEMECAHAN MASALAH DITINJAU DARI SELF EFFICACY</b:Title>
    <b:Year>2020</b:Year>
    <b:City>Lampung</b:City>
    <b:Publisher>UNIVERSITAS ISLAM NEGERI RADEN INTAN</b:Publisher>
    <b:Author>
      <b:Author>
        <b:NameList>
          <b:Person>
            <b:Last>MUNAWAROH</b:Last>
            <b:First>ROHIMATUN</b:First>
          </b:Person>
        </b:NameList>
      </b:Author>
    </b:Author>
    <b:RefOrder>5</b:RefOrder>
  </b:Source>
  <b:Source>
    <b:Tag>Nov20</b:Tag>
    <b:SourceType>JournalArticle</b:SourceType>
    <b:Guid>{DE2CEE5A-565C-40FA-9497-1CC6129AC985}</b:Guid>
    <b:Title>Pengaruh Penerapan Blended Learning pada Materi Hukum Newton Tentang Gerak Terhadap Motivasi Belajar dan Kemampuan Pemecahan Masalah</b:Title>
    <b:Year>2020</b:Year>
    <b:Author>
      <b:Author>
        <b:NameList>
          <b:Person>
            <b:Last>Anggraini</b:Last>
            <b:First>Novia</b:First>
          </b:Person>
          <b:Person>
            <b:Last>Suana</b:Last>
            <b:First>Wayan</b:First>
          </b:Person>
          <b:Person>
            <b:Last>Sesunan</b:Last>
            <b:First>Feriansyah</b:First>
          </b:Person>
        </b:NameList>
      </b:Author>
    </b:Author>
    <b:JournalName>Jurnal Ilmu Pendidikan</b:JournalName>
    <b:Pages>22-36</b:Pages>
    <b:RefOrder>7</b:RefOrder>
  </b:Source>
  <b:Source>
    <b:Tag>IGu16</b:Tag>
    <b:SourceType>JournalArticle</b:SourceType>
    <b:Guid>{8AB1414E-BA05-4163-9F51-011CB297D3B4}</b:Guid>
    <b:Author>
      <b:Author>
        <b:NameList>
          <b:Person>
            <b:Last>Sudiarta</b:Last>
            <b:First>I</b:First>
            <b:Middle>Gusti Putu</b:Middle>
          </b:Person>
          <b:Person>
            <b:Last>Sadra</b:Last>
            <b:First>I</b:First>
            <b:Middle>Wayan</b:Middle>
          </b:Person>
        </b:NameList>
      </b:Author>
    </b:Author>
    <b:Title>PENGARUH MODEL BLENDED LEARNINGBERBANTUANVIDEO ANIMASI TERHADAP KEMAMPUAN PEMECAHAN MASALAH DAN PEMAHAMAN KONSEP SISWA</b:Title>
    <b:JournalName>Jurnal Pendidikan dan Pengajaran</b:JournalName>
    <b:Year>2016</b:Year>
    <b:Pages>48-58</b:Pages>
    <b:RefOrder>16</b:RefOrder>
  </b:Source>
  <b:Source>
    <b:Tag>Dia20</b:Tag>
    <b:SourceType>JournalArticle</b:SourceType>
    <b:Guid>{DB2100EC-72EE-4301-9882-E78D5D78E7DE}</b:Guid>
    <b:Title>Penerapan Model Pembelajaran Inquiry dan Discovery Learning Ditinjau dari</b:Title>
    <b:Year>2020</b:Year>
    <b:Author>
      <b:Author>
        <b:NameList>
          <b:Person>
            <b:Last>Pratiwi</b:Last>
            <b:First>Diah</b:First>
            <b:Middle>Eka</b:Middle>
          </b:Person>
          <b:Person>
            <b:Last>Mawardi</b:Last>
          </b:Person>
        </b:NameList>
      </b:Author>
    </b:Author>
    <b:JournalName>JURNAL BASICEDU</b:JournalName>
    <b:Pages>289</b:Pages>
    <b:RefOrder>5</b:RefOrder>
  </b:Source>
  <b:Source>
    <b:Tag>NiK19</b:Tag>
    <b:SourceType>JournalArticle</b:SourceType>
    <b:Guid>{7916ED67-02E7-4114-9E58-714E15FD4FC0}</b:Guid>
    <b:Author>
      <b:Author>
        <b:NameList>
          <b:Person>
            <b:Last>Ni</b:Last>
            <b:First>Kt,</b:First>
            <b:Middle>Dewi Muliani</b:Middle>
          </b:Person>
          <b:Person>
            <b:Last>I Md</b:Last>
            <b:First>Citra,Wibawa</b:First>
          </b:Person>
        </b:NameList>
      </b:Author>
    </b:Author>
    <b:Title>Pengaruh Model Pembelajaran Inkuiri Terbimbing Berbantuan Video Terhadap Hasil Belajar IPA</b:Title>
    <b:JournalName>Jurnal Ilmiah Sekolah Dasar</b:JournalName>
    <b:Year>2019</b:Year>
    <b:Pages>108</b:Pages>
    <b:RefOrder>1</b:RefOrder>
  </b:Source>
  <b:Source>
    <b:Tag>Moc21</b:Tag>
    <b:SourceType>JournalArticle</b:SourceType>
    <b:Guid>{893F21ED-D54D-40D3-81DA-D82E1CFD4BA4}</b:Guid>
    <b:Author>
      <b:Author>
        <b:NameList>
          <b:Person>
            <b:Last>Mochammad</b:Last>
            <b:First>Bagas,Prasetiyo</b:First>
          </b:Person>
          <b:Person>
            <b:Last>Brillian</b:Last>
            <b:First>Rosy</b:First>
          </b:Person>
        </b:NameList>
      </b:Author>
    </b:Author>
    <b:Title>Model Pembelajaran Inkuiri Sebagai Strategi Mengembangkan Kemampuan Berpikir Kritis Si</b:Title>
    <b:JournalName>Jurnal Pendidikan Administrasi Perkantoran (JPAP)</b:JournalName>
    <b:Year>2021</b:Year>
    <b:Pages>111</b:Pages>
    <b:RefOrder>6</b:RefOrder>
  </b:Source>
  <b:Source>
    <b:Tag>Pro16</b:Tag>
    <b:SourceType>Book</b:SourceType>
    <b:Guid>{E073DE61-3971-4CAF-8F1D-E267E91CFCB8}</b:Guid>
    <b:Title>METODE PENELITIAN Kuantitatif, Kualittaif dan R&amp;D</b:Title>
    <b:Year>2016</b:Year>
    <b:Author>
      <b:Author>
        <b:NameList>
          <b:Person>
            <b:Last>Sugiyono</b:Last>
          </b:Person>
        </b:NameList>
      </b:Author>
    </b:Author>
    <b:City>Bandung</b:City>
    <b:Publisher>ALFABETA</b:Publisher>
    <b:RefOrder>4</b:RefOrder>
  </b:Source>
  <b:Source>
    <b:Tag>Kev</b:Tag>
    <b:SourceType>JournalArticle</b:SourceType>
    <b:Guid>{0807F15A-73B3-4B92-B151-CEF6D954CAD5}</b:Guid>
    <b:Author>
      <b:Author>
        <b:NameList>
          <b:Person>
            <b:Last>Kevin</b:Last>
            <b:First>William</b:First>
          </b:Person>
          <b:Person>
            <b:Last>dkk</b:Last>
          </b:Person>
        </b:NameList>
      </b:Author>
    </b:Author>
    <b:Title>Pengaruh Model Pembelajaran Inkuiri Terbimbing dengan Multi Representasi terhadap Keterampilan Proses Sains dan Penguasaan Konsep IPA</b:Title>
    <b:JournalName>Jurnal Basicedu</b:JournalName>
    <b:Year>2021</b:Year>
    <b:Pages>197</b:Pages>
    <b:RefOrder>7</b:RefOrder>
  </b:Source>
  <b:Source>
    <b:Tag>Irf20</b:Tag>
    <b:SourceType>JournalArticle</b:SourceType>
    <b:Guid>{65FE300D-E7ED-4C96-87A8-252694C93EBC}</b:Guid>
    <b:Author>
      <b:Author>
        <b:NameList>
          <b:Person>
            <b:Last>Irfan</b:Last>
            <b:First>Sugianto</b:First>
          </b:Person>
          <b:Person>
            <b:Last>dkk</b:Last>
          </b:Person>
        </b:NameList>
      </b:Author>
    </b:Author>
    <b:Title>EFEKTIVITAS MODEL PEMBELAJARAN INKUIRI TERHADAP KEMANDIRIAN BELAJAR SISWA DI RUMAH</b:Title>
    <b:JournalName>Jurnal Inovasi Penelitian</b:JournalName>
    <b:Year>2020</b:Year>
    <b:Pages>162</b:Pages>
    <b:RefOrder>8</b:RefOrder>
  </b:Source>
  <b:Source>
    <b:Tag>Sam21</b:Tag>
    <b:SourceType>JournalArticle</b:SourceType>
    <b:Guid>{16328030-423B-4679-91E1-45A5B6836FCA}</b:Guid>
    <b:Author>
      <b:Author>
        <b:NameList>
          <b:Person>
            <b:Last>Samsul</b:Last>
            <b:First>Nurdiansyah</b:First>
          </b:Person>
          <b:Person>
            <b:Last>dkk</b:Last>
          </b:Person>
        </b:NameList>
      </b:Author>
    </b:Author>
    <b:Title>Kemampuan Berpikir Kritis Matematis serta Habits Of Mind Menggunakan Model Inquiry Learning dan Model Creative Problem Solving</b:Title>
    <b:JournalName>Jurnal Pendidikan Matematika</b:JournalName>
    <b:Year>2021</b:Year>
    <b:Pages>98</b:Pages>
    <b:RefOrder>2</b:RefOrder>
  </b:Source>
  <b:Source>
    <b:Tag>Lil18</b:Tag>
    <b:SourceType>JournalArticle</b:SourceType>
    <b:Guid>{7A8DBB1C-BBEB-4D84-9CF9-7F2C2104AEA4}</b:Guid>
    <b:Author>
      <b:Author>
        <b:NameList>
          <b:Person>
            <b:Last>Lilis</b:Last>
            <b:First>Nuryanti</b:First>
          </b:Person>
          <b:Person>
            <b:Last>dkk</b:Last>
          </b:Person>
        </b:NameList>
      </b:Author>
    </b:Author>
    <b:Title>Analisis Kemampuan Berpikir Kritis Siswa SMP</b:Title>
    <b:JournalName>Jurnal Pendidikan Teori, Penelitian, dan Pengembangan Volume: 3 Nomor: 2</b:JournalName>
    <b:Year>2018</b:Year>
    <b:Pages>155</b:Pages>
    <b:RefOrder>9</b:RefOrder>
  </b:Source>
  <b:Source>
    <b:Tag>Nur18</b:Tag>
    <b:SourceType>JournalArticle</b:SourceType>
    <b:Guid>{E4B257B6-E316-464D-9A47-2DFBD7593794}</b:Guid>
    <b:Title>PENGARUH STRATEGI PEMBELAJARAN AKTIF TERHADAP HASIL</b:Title>
    <b:Year>2018</b:Year>
    <b:Author>
      <b:Author>
        <b:NameList>
          <b:Person>
            <b:Last>Nurdyansya</b:Last>
          </b:Person>
          <b:Person>
            <b:Last>Fitriyani</b:Last>
            <b:First>Toyiba</b:First>
          </b:Person>
        </b:NameList>
      </b:Author>
    </b:Author>
    <b:JournalName>Jurnal TEKPEN</b:JournalName>
    <b:Pages>51-53</b:Pages>
    <b:RefOrder>10</b:RefOrder>
  </b:Source>
  <b:Source>
    <b:Tag>NOF17</b:Tag>
    <b:SourceType>BookSection</b:SourceType>
    <b:Guid>{1BFA7979-32CF-4581-82A4-4B58CB2CE2B8}</b:Guid>
    <b:Title>UPAYA MENINGKATKAN HASIL BELAJAR SISWA DENGAN MODEL PEMBELAJARAN KOOPERATIF TIPE INVESTIGASI KELOMPOK PADA MATA PELAJARAN FIQIH MATERI POKOK SHALAT JUMAT DI KELAS VII DI MTS. AL-HASANAH MEDAN</b:Title>
    <b:Year>2017</b:Year>
    <b:Pages>31-36</b:Pages>
    <b:Author>
      <b:Author>
        <b:NameList>
          <b:Person>
            <b:Last>Nofi</b:Last>
            <b:First>Yani</b:First>
          </b:Person>
        </b:NameList>
      </b:Author>
      <b:BookAuthor>
        <b:NameList>
          <b:Person>
            <b:Last>Nofi</b:Last>
            <b:First>Yani</b:First>
          </b:Person>
        </b:NameList>
      </b:BookAuthor>
    </b:Author>
    <b:BookTitle>BAB II Landasan Teoritis</b:BookTitle>
    <b:City>MEDAN</b:City>
    <b:Publisher>http://repository.uinsu.ac.id/3076/1/SKRIPSI%20NOFI%20YANI%2031131191.pdf</b:Publisher>
    <b:RefOrder>3</b:RefOrder>
  </b:Source>
</b:Sources>
</file>

<file path=customXml/itemProps1.xml><?xml version="1.0" encoding="utf-8"?>
<ds:datastoreItem xmlns:ds="http://schemas.openxmlformats.org/officeDocument/2006/customXml" ds:itemID="{B8850C1C-D075-4746-971C-E26AE39C49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86</Words>
  <Characters>2204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10</dc:creator>
  <cp:lastModifiedBy>berkah-3</cp:lastModifiedBy>
  <cp:revision>2</cp:revision>
  <dcterms:created xsi:type="dcterms:W3CDTF">2023-02-15T05:19:00Z</dcterms:created>
  <dcterms:modified xsi:type="dcterms:W3CDTF">2023-02-15T05:19:00Z</dcterms:modified>
</cp:coreProperties>
</file>